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44843" w:rsidRPr="001A2B55" w:rsidRDefault="00D44843" w:rsidP="00D44843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92591414"/>
      <w:bookmarkStart w:id="1" w:name="_Toc199841412"/>
      <w:bookmarkStart w:id="2" w:name="_Toc199871787"/>
      <w:bookmarkStart w:id="3" w:name="_GoBack"/>
      <w:bookmarkEnd w:id="3"/>
      <w:r w:rsidRPr="001A2B55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AKA</w:t>
      </w:r>
      <w:bookmarkEnd w:id="0"/>
      <w:bookmarkEnd w:id="1"/>
      <w:bookmarkEnd w:id="2"/>
    </w:p>
    <w:p w:rsidR="00D44843" w:rsidRPr="00616AC0" w:rsidRDefault="00D44843" w:rsidP="00D44843"/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Aggriana, W. (2021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pengaruh corporate social responsibility (CSR), ukuran perusahaan dan keputusan investasi terhadap kinerja keuangan</w:t>
      </w:r>
      <w:r w:rsidRPr="00EE0F28">
        <w:rPr>
          <w:rFonts w:ascii="Times New Roman" w:hAnsi="Times New Roman" w:cs="Times New Roman"/>
          <w:noProof/>
          <w:kern w:val="0"/>
          <w:sz w:val="24"/>
        </w:rPr>
        <w:t>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Anggreni, D. (2022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Buku Ajar Metodologi Penelitian Kesehatan</w:t>
      </w:r>
      <w:r w:rsidRPr="00EE0F28">
        <w:rPr>
          <w:rFonts w:ascii="Times New Roman" w:hAnsi="Times New Roman" w:cs="Times New Roman"/>
          <w:noProof/>
          <w:kern w:val="0"/>
          <w:sz w:val="24"/>
        </w:rPr>
        <w:t>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Angraini, M. S., Ovami, D. C., &amp; Nasution, M. D. (2022). Pengaruh Corporate Social Responsibility (CSR) Terhadap Kualitas Pelaporan Keuangan Pada Perusahaan Pertambangan Minyak Dan Gas Bumi Yang Terdaftar Di …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urnal AKMAMI (Akuntansi, Manajemen, Ekonomi)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3</w:t>
      </w:r>
      <w:r w:rsidRPr="00EE0F28">
        <w:rPr>
          <w:rFonts w:ascii="Times New Roman" w:hAnsi="Times New Roman" w:cs="Times New Roman"/>
          <w:noProof/>
          <w:kern w:val="0"/>
          <w:sz w:val="24"/>
        </w:rPr>
        <w:t>(2), 349–356. http://jurnal.ceredindonesia.or.id/index.php/akmami/article/view/671%0Ahttps://jurnal.ceredindonesia.or.id/index.php/akmami/article/download/671/729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Annisa Zahrah Samawa Handoko, A. Y. L. (2024). The Impact of Corporate Social Responsibility and Innovative Strategies on Financial Performance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Costing : Journal of Economic, Business and Accounting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7</w:t>
      </w:r>
      <w:r w:rsidRPr="00EE0F28">
        <w:rPr>
          <w:rFonts w:ascii="Times New Roman" w:hAnsi="Times New Roman" w:cs="Times New Roman"/>
          <w:noProof/>
          <w:kern w:val="0"/>
          <w:sz w:val="24"/>
        </w:rPr>
        <w:t>(4), 9739–9750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Artianti, A. A., Nurbaiti, B., &amp; Sari, N. P. (2024). Pengaruh Corporate Social Responsbility (CSR) dan Likuiditas  Terhadap Kinerja Keuangan Pada Perusahaan Manufaktur  Subsektor Makanan dan Minuman yang Terdaftar di Bursa  Efek Indonesia Tahun 2019-2022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Indonesian Journal of Economics and Strategic Management (IJESM)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EE0F28">
        <w:rPr>
          <w:rFonts w:ascii="Times New Roman" w:hAnsi="Times New Roman" w:cs="Times New Roman"/>
          <w:noProof/>
          <w:kern w:val="0"/>
          <w:sz w:val="24"/>
        </w:rPr>
        <w:t>(1), 1091–1106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Dewi, A. F., &amp; Ardianingsih, A. (2024). Pengaruh Corporate Social Responsibility (CSR), Biaya Lingkungan dan Kinerja Lingkungan terhadap Kinerja Keuangan Perusahaan Pertambangan yang Terdaftar di BEI Periode 2016-2022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orunal of Accounting and Management’s Student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xxx</w:t>
      </w:r>
      <w:r w:rsidRPr="00EE0F28">
        <w:rPr>
          <w:rFonts w:ascii="Times New Roman" w:hAnsi="Times New Roman" w:cs="Times New Roman"/>
          <w:noProof/>
          <w:kern w:val="0"/>
          <w:sz w:val="24"/>
        </w:rPr>
        <w:t>, 1–11. https://journals.unikal.ac.id/index.php/jams/article/view/68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Dhinny Maulani Agustin, &amp; Yuni Rosdiana. (2022). Pengungkapan Corporate Social Responsibility (CSR) dan Kinerja Lingkungan terhadap Kinerja Keuangan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urnal Riset Akuntansi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EE0F28">
        <w:rPr>
          <w:rFonts w:ascii="Times New Roman" w:hAnsi="Times New Roman" w:cs="Times New Roman"/>
          <w:noProof/>
          <w:kern w:val="0"/>
          <w:sz w:val="24"/>
        </w:rPr>
        <w:t>(2), 83–90. https://doi.org/10.29313/jra.v2i2.1149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Earnhart, D. (2018). The Effect of Corporate Environmental Performance on Corporate Financial Performance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Annual Review of Resource Economics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10</w:t>
      </w:r>
      <w:r w:rsidRPr="00EE0F28">
        <w:rPr>
          <w:rFonts w:ascii="Times New Roman" w:hAnsi="Times New Roman" w:cs="Times New Roman"/>
          <w:noProof/>
          <w:kern w:val="0"/>
          <w:sz w:val="24"/>
        </w:rPr>
        <w:t>(1), 425–444. https://doi.org/10.1146/annurev-resource-100517-023007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Fadillah, M. R. R., Rismayadi, B., &amp; Yanti, Y. (2024). Pengaruh Kinerja Lingkungan Dan Corporate Social Responsibility Terhadap Kinerja Keuangan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Gorontalo Accounting Journal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7</w:t>
      </w:r>
      <w:r w:rsidRPr="00EE0F28">
        <w:rPr>
          <w:rFonts w:ascii="Times New Roman" w:hAnsi="Times New Roman" w:cs="Times New Roman"/>
          <w:noProof/>
          <w:kern w:val="0"/>
          <w:sz w:val="24"/>
        </w:rPr>
        <w:t>(2), 286. https://doi.org/10.32662/gaj.v7i2.3488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Gere, M. F., &amp; Yuniati, T. (2015). Pengaruh Kinerja Keuangan Terhadap Harga Saham Perusahaan Manufaktur Di Bursa Efek Indonesia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 xml:space="preserve">Jurnal Ilmu Dan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lastRenderedPageBreak/>
        <w:t>Riset Manajemen (JIRM)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4</w:t>
      </w:r>
      <w:r w:rsidRPr="00EE0F28">
        <w:rPr>
          <w:rFonts w:ascii="Times New Roman" w:hAnsi="Times New Roman" w:cs="Times New Roman"/>
          <w:noProof/>
          <w:kern w:val="0"/>
          <w:sz w:val="24"/>
        </w:rPr>
        <w:t>(8), 1–17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Ghozali, I. (2018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Aplikasi Analisis Multivariate</w:t>
      </w:r>
      <w:r w:rsidRPr="00EE0F28">
        <w:rPr>
          <w:rFonts w:ascii="Times New Roman" w:hAnsi="Times New Roman" w:cs="Times New Roman"/>
          <w:noProof/>
          <w:kern w:val="0"/>
          <w:sz w:val="24"/>
        </w:rPr>
        <w:t>. Badan Penerbit Universitas Diponegoro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Haryati, R., &amp; Rahardjo, S. N. (2013). Pengaruh Corporate Social Responsibility, Kinerja Lingkungan, Dan Struktur Corporate Governance Terhadap Kinerja Keuangan Perusahaan Yang Terdaftar Di Bursa Efek Indonesia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Diponegoro Journal of Accounting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EE0F28">
        <w:rPr>
          <w:rFonts w:ascii="Times New Roman" w:hAnsi="Times New Roman" w:cs="Times New Roman"/>
          <w:noProof/>
          <w:kern w:val="0"/>
          <w:sz w:val="24"/>
        </w:rPr>
        <w:t>(2), 1–15. http://ejournal-s1.undip.ac.id/index.php/accounting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Hidayat, N. S., &amp; Aris, A. M. (2023). Pengaruh Corporate Social Responbility, Green Accounting Dan Kinerja Lingkungan Terhadap Kinerja Keuangan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Management Studies and Entrepreneurship Journal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4</w:t>
      </w:r>
      <w:r w:rsidRPr="00EE0F28">
        <w:rPr>
          <w:rFonts w:ascii="Times New Roman" w:hAnsi="Times New Roman" w:cs="Times New Roman"/>
          <w:noProof/>
          <w:kern w:val="0"/>
          <w:sz w:val="24"/>
        </w:rPr>
        <w:t>(6), 8395–8404. http://journal.yrpipku.com/index.php/msej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https://proper.menlhk.go.id/proper/berita/detail/51</w:t>
      </w:r>
      <w:r w:rsidRPr="00EE0F28">
        <w:rPr>
          <w:rFonts w:ascii="Times New Roman" w:hAnsi="Times New Roman" w:cs="Times New Roman"/>
          <w:noProof/>
          <w:kern w:val="0"/>
          <w:sz w:val="24"/>
        </w:rPr>
        <w:t>. (2011). https://proper.menlhk.go.id/proper/berita/detail/51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Ikhsan, A. A. N., &amp; Muharam, H. (2016). Pengaruh Kinerja Lingkungan Terhadap Kinerja Keuangan: Studi Pada Perusahaan Yang Terdaftar Di Kementerian Lingkungan Hidup Dan Listing Di Bei (Periode 2008-2014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Diponegoro Journal of Management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5</w:t>
      </w:r>
      <w:r w:rsidRPr="00EE0F28">
        <w:rPr>
          <w:rFonts w:ascii="Times New Roman" w:hAnsi="Times New Roman" w:cs="Times New Roman"/>
          <w:noProof/>
          <w:kern w:val="0"/>
          <w:sz w:val="24"/>
        </w:rPr>
        <w:t>(3), 1–11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Investor.id. (2023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Laju Industri Kemasan Salip Pertumbuhan Ekonomi Nasional</w:t>
      </w:r>
      <w:r w:rsidRPr="00EE0F28">
        <w:rPr>
          <w:rFonts w:ascii="Times New Roman" w:hAnsi="Times New Roman" w:cs="Times New Roman"/>
          <w:noProof/>
          <w:kern w:val="0"/>
          <w:sz w:val="24"/>
        </w:rPr>
        <w:t>. https://investor.id/business/334397/laju-industri-kemasan-salip-pertumbuhan-ekonomi-nasional/all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Irawan, A., Ovami, D. C., Prima, A. P., &amp; Putri, A. P. (2023). Pengaruh Corporate Social Responsibility Terhadap Nilai Perusahaan Pada Perusahaan Perbankan Yang Terdaftar Di Bei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Bisnis-Net Jurnal Ekonomi Dan Bisnis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6</w:t>
      </w:r>
      <w:r w:rsidRPr="00EE0F28">
        <w:rPr>
          <w:rFonts w:ascii="Times New Roman" w:hAnsi="Times New Roman" w:cs="Times New Roman"/>
          <w:noProof/>
          <w:kern w:val="0"/>
          <w:sz w:val="24"/>
        </w:rPr>
        <w:t>(1), 341–348. https://doi.org/10.46576/bn.v6i1.3114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Ismail Nurdin, S. H. (2019). Metodologi Penelitian Sosial Dasar. In Lutfiah (Ed.)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Metodologi Penelitian Sosial Dasar</w:t>
      </w:r>
      <w:r w:rsidRPr="00EE0F28">
        <w:rPr>
          <w:rFonts w:ascii="Times New Roman" w:hAnsi="Times New Roman" w:cs="Times New Roman"/>
          <w:noProof/>
          <w:kern w:val="0"/>
          <w:sz w:val="24"/>
        </w:rPr>
        <w:t>. https://doi.org/10.11594/ubpress9786232967496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Jelanti, D. (2020). Pengaruh Rasio Profitabilitas, Free Cash Flow, dan Leverage Terhadap Manajemen Laba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urnal Madani: Ilmu Pengetahuan, Teknologi, Dan Humaniora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3</w:t>
      </w:r>
      <w:r w:rsidRPr="00EE0F28">
        <w:rPr>
          <w:rFonts w:ascii="Times New Roman" w:hAnsi="Times New Roman" w:cs="Times New Roman"/>
          <w:noProof/>
          <w:kern w:val="0"/>
          <w:sz w:val="24"/>
        </w:rPr>
        <w:t>(2), 289–303. https://doi.org/10.33753/madani.v3i2.123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Kalalo, M. C. Y., Saerang, I. S., &amp; Maramis, J. B. (2020). Pengaruh Ukuran Perusahaan Dan Profitabilitas Terhadap Struktur Modal Dan Nilai Perusahaan Plastik Dan Kemasan Yang Terdaftar Di Bei Periode 2013-2017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urnal EMBA: Jurnal Riset Ekonomi, Manajemen, Bisnis Dan Akuntansi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8</w:t>
      </w:r>
      <w:r w:rsidRPr="00EE0F28">
        <w:rPr>
          <w:rFonts w:ascii="Times New Roman" w:hAnsi="Times New Roman" w:cs="Times New Roman"/>
          <w:noProof/>
          <w:kern w:val="0"/>
          <w:sz w:val="24"/>
        </w:rPr>
        <w:t>(4), 467–474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Kasmir. (2021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analisis laporan keuangan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 (p. 378)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lastRenderedPageBreak/>
        <w:t xml:space="preserve">Kemenperin. (2017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Industri Kemasan Plastik Jadi Rantai Pasok Penting Sektor Lain</w:t>
      </w:r>
      <w:r w:rsidRPr="00EE0F28">
        <w:rPr>
          <w:rFonts w:ascii="Times New Roman" w:hAnsi="Times New Roman" w:cs="Times New Roman"/>
          <w:noProof/>
          <w:kern w:val="0"/>
          <w:sz w:val="24"/>
        </w:rPr>
        <w:t>. https://www.kemenperin.go.id/artikel/16971/Industri-Kemasan-Plastik-Jadi-Rantai-Pasok-Penting-Sektor-Lain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Lovink Angel Dwi Karina, E. N. A. Y. (2023). Analisis Faktor-Faktor Yang Mempengaruhi Pengungkapan Risiko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BALANCE: Jurnal Akuntansi, Auditing Dan Keuangan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20</w:t>
      </w:r>
      <w:r w:rsidRPr="00EE0F28">
        <w:rPr>
          <w:rFonts w:ascii="Times New Roman" w:hAnsi="Times New Roman" w:cs="Times New Roman"/>
          <w:noProof/>
          <w:kern w:val="0"/>
          <w:sz w:val="24"/>
        </w:rPr>
        <w:t>(1), 1–23. https://doi.org/10.25170/balance.v20i1.4094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Maharani, L. F., &amp; Murniati. (2024). Pengaruh Corporate Social Responsibility (CSR) Terhadap Kinerja Keuangan (Studi Kasus Pada Perusahaan Semen dan Beton di Bursa Efek Indonesia Tahun 2018-2022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urnal Akuntansi Keuangan Dan Bisnis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EE0F28">
        <w:rPr>
          <w:rFonts w:ascii="Times New Roman" w:hAnsi="Times New Roman" w:cs="Times New Roman"/>
          <w:noProof/>
          <w:kern w:val="0"/>
          <w:sz w:val="24"/>
        </w:rPr>
        <w:t>(4), 778–788. https://jurnal.ittc.web.id/index.php/jakbs/index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Masida, T., &amp; Yoseph Agus. (2024). Peningkatan Pengungkapan Csr Oleh Ukuran Perusahaan Dan Ukuran Dewan Komisaris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urnal Ekonomi Trisakti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4</w:t>
      </w:r>
      <w:r w:rsidRPr="00EE0F28">
        <w:rPr>
          <w:rFonts w:ascii="Times New Roman" w:hAnsi="Times New Roman" w:cs="Times New Roman"/>
          <w:noProof/>
          <w:kern w:val="0"/>
          <w:sz w:val="24"/>
        </w:rPr>
        <w:t>(2), 227–238. https://doi.org/10.25105/v4i2.20717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Mediaindonesia.com. (2022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Industri plastik dan karet diproyeksikan tumbuh untuk ekkonomi sirkular</w:t>
      </w:r>
      <w:r w:rsidRPr="00EE0F28">
        <w:rPr>
          <w:rFonts w:ascii="Times New Roman" w:hAnsi="Times New Roman" w:cs="Times New Roman"/>
          <w:noProof/>
          <w:kern w:val="0"/>
          <w:sz w:val="24"/>
        </w:rPr>
        <w:t>. https://mediaindonesia.com/ekonomi/537923/industri-plastik-dan-karet-diproyeksikan-tumbuh-untuk-ekonomi-sirkular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Noviana, I., &amp; Listyawati, I. (2019). ANALISIS PENERAPAN CORPORATE SOCIAL RESPONSIBILITY (CSR) TERHADAP PROFITABILITAS PERUSAHAAN (STUDI KASUS PADA PT SEMEN GRESIK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Maksimum Media Akuntansi Universitas Muhammadiyah Semarang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9</w:t>
      </w:r>
      <w:r w:rsidRPr="00EE0F28">
        <w:rPr>
          <w:rFonts w:ascii="Times New Roman" w:hAnsi="Times New Roman" w:cs="Times New Roman"/>
          <w:noProof/>
          <w:kern w:val="0"/>
          <w:sz w:val="24"/>
        </w:rPr>
        <w:t>(1)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Nurhaliza, S., &amp; Harmain, H. (2022). ANALISIS RASIO PROFITABILITAS DALAM MENILAI KINERJA KEUANGAN PERUSAHAAN PADA PT.INDOFOOD SUKSES MAKMUR TBK YANG TERDAFTAR DI BEI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urnal Ilmiah Manajemen, Ekonomi, &amp; Akuntansi (MEA)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6</w:t>
      </w:r>
      <w:r w:rsidRPr="00EE0F28">
        <w:rPr>
          <w:rFonts w:ascii="Times New Roman" w:hAnsi="Times New Roman" w:cs="Times New Roman"/>
          <w:noProof/>
          <w:kern w:val="0"/>
          <w:sz w:val="24"/>
        </w:rPr>
        <w:t>(3), 1189–1202. https://doi.org/10.31955/mea.v6i3.2440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Perwira, D. Y., &amp; Juliarto, A. (2015). Pengaruh Tidak Langsung Intellectual Capital Terhadap Penciptaan Nilai Perusahaan Property Dan Real Estate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Diponegoro Journal of Accounting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4</w:t>
      </w:r>
      <w:r w:rsidRPr="00EE0F28">
        <w:rPr>
          <w:rFonts w:ascii="Times New Roman" w:hAnsi="Times New Roman" w:cs="Times New Roman"/>
          <w:noProof/>
          <w:kern w:val="0"/>
          <w:sz w:val="24"/>
        </w:rPr>
        <w:t>(3), 144–157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Priyo, A. M., &amp; Haryanto. (2022). Analisis Pengungkapan Corporate Social Responsibility Pada Laporan Keberlanjutan Berdasarkan Global Reporting Initiative (GRI) Standard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Diponegoro Journal of Accounting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11</w:t>
      </w:r>
      <w:r w:rsidRPr="00EE0F28">
        <w:rPr>
          <w:rFonts w:ascii="Times New Roman" w:hAnsi="Times New Roman" w:cs="Times New Roman"/>
          <w:noProof/>
          <w:kern w:val="0"/>
          <w:sz w:val="24"/>
        </w:rPr>
        <w:t>(4), 1–15. http://ejournal-s1.undip.ac.id/index.php/accounting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Puspitasari, E., &amp; Ermayanti, D. (2019). Pengaruh Corporate Social Responsibility Terhadap Nilai Perusahaan Dengan Good Corporate Governance Sebagai Variabel Moderasi (Studi Empiris Perusahaan </w:t>
      </w:r>
      <w:r w:rsidRPr="00EE0F28">
        <w:rPr>
          <w:rFonts w:ascii="Times New Roman" w:hAnsi="Times New Roman" w:cs="Times New Roman"/>
          <w:noProof/>
          <w:kern w:val="0"/>
          <w:sz w:val="24"/>
        </w:rPr>
        <w:lastRenderedPageBreak/>
        <w:t xml:space="preserve">Perbankan BUMN Go Public yang Terdaftar di BEI Periode Tahun 2011-2018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SNEB : Seminar Nasional Ekonomi Dan Bisnis Dewantara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EE0F28">
        <w:rPr>
          <w:rFonts w:ascii="Times New Roman" w:hAnsi="Times New Roman" w:cs="Times New Roman"/>
          <w:noProof/>
          <w:kern w:val="0"/>
          <w:sz w:val="24"/>
        </w:rPr>
        <w:t>(1), 29–40. https://doi.org/10.26533/sneb.v1i1.409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Richarda. (2024). PENGARUH KEBERAGAMAN USIA DAN GENDER PADA DEWAN KOMISARIS DAN DIREKSI TERHADAP KINERJA KEUANGAN PERBANKAN DI INDONESIA PERIODE 2018- 2022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urnal EMBA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12</w:t>
      </w:r>
      <w:r w:rsidRPr="00EE0F28">
        <w:rPr>
          <w:rFonts w:ascii="Times New Roman" w:hAnsi="Times New Roman" w:cs="Times New Roman"/>
          <w:noProof/>
          <w:kern w:val="0"/>
          <w:sz w:val="24"/>
        </w:rPr>
        <w:t>(1), 1–12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Rosmanidar, E., Putriana, M., Aulia, M., &amp; Nasution, P. (2024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Kinerja Lingkungan Terhadap Kinerja Keuangan (Studi Kasus Pada Perusahaan Basic Materials Yang Terdaftar Di Indeks Saham Syariah Indonesia Tahun 2017-2021)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17</w:t>
      </w:r>
      <w:r w:rsidRPr="00EE0F28">
        <w:rPr>
          <w:rFonts w:ascii="Times New Roman" w:hAnsi="Times New Roman" w:cs="Times New Roman"/>
          <w:noProof/>
          <w:kern w:val="0"/>
          <w:sz w:val="24"/>
        </w:rPr>
        <w:t>(1), 111–125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Sameer, I. (2021). Impact of corporate social responsibility on organization’s financial performance: evidence from Maldives public limited companies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Future Business Journal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7</w:t>
      </w:r>
      <w:r w:rsidRPr="00EE0F28">
        <w:rPr>
          <w:rFonts w:ascii="Times New Roman" w:hAnsi="Times New Roman" w:cs="Times New Roman"/>
          <w:noProof/>
          <w:kern w:val="0"/>
          <w:sz w:val="24"/>
        </w:rPr>
        <w:t>(1), 1–21. https://doi.org/10.1186/s43093-021-00075-8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Suaidah, Y. M., &amp; Kartini Putri, C. A. (2020). Pengaruh Kinerja Lingkungan Dan Corporate Social Responsibility Terhadap Kinerja Keuangan Perusahaan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AD : Jurnal Riset Akuntansi &amp; Keuangan Dewantara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3</w:t>
      </w:r>
      <w:r w:rsidRPr="00EE0F28">
        <w:rPr>
          <w:rFonts w:ascii="Times New Roman" w:hAnsi="Times New Roman" w:cs="Times New Roman"/>
          <w:noProof/>
          <w:kern w:val="0"/>
          <w:sz w:val="24"/>
        </w:rPr>
        <w:t>(2), 101–109. https://doi.org/10.26533/jad.v3i2.666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Sugiyono. (2020). Metode Penelitian Kuantitatif, Kualitatif, dan R&amp;D. In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 (pp. III–434).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Syairozi, M. I. (2019)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Pengungkapan CSR Pada Perusahaan Manufaktur dan Perbankan</w:t>
      </w:r>
      <w:r w:rsidRPr="00EE0F28">
        <w:rPr>
          <w:rFonts w:ascii="Times New Roman" w:hAnsi="Times New Roman" w:cs="Times New Roman"/>
          <w:noProof/>
          <w:kern w:val="0"/>
          <w:sz w:val="24"/>
        </w:rPr>
        <w:t>. https://books.google.co.id/books?id=2-WnDwAAQBAJ&amp;printsec=frontcover&amp;hl=id&amp;source=gbs_ge_summary_r&amp;cad=0#v=onepage&amp;q&amp;f=false</w:t>
      </w:r>
    </w:p>
    <w:p w:rsidR="00D44843" w:rsidRPr="00EE0F28" w:rsidRDefault="00D44843" w:rsidP="00D448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Whardani, P., &amp; Mahroji. (2022). Analisis Altman Z-Score Untuk Menilai Tingkat Kesehatan Keuangan Perusahaan.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Dan Konseling</w:t>
      </w:r>
      <w:r w:rsidRPr="00EE0F28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EE0F28">
        <w:rPr>
          <w:rFonts w:ascii="Times New Roman" w:hAnsi="Times New Roman" w:cs="Times New Roman"/>
          <w:i/>
          <w:iCs/>
          <w:noProof/>
          <w:kern w:val="0"/>
          <w:sz w:val="24"/>
        </w:rPr>
        <w:t>4</w:t>
      </w:r>
      <w:r w:rsidRPr="00EE0F28">
        <w:rPr>
          <w:rFonts w:ascii="Times New Roman" w:hAnsi="Times New Roman" w:cs="Times New Roman"/>
          <w:noProof/>
          <w:kern w:val="0"/>
          <w:sz w:val="24"/>
        </w:rPr>
        <w:t>(3), 1022–1035. https://core.ac.uk/download/pdf/322599509.pdf%0Ahttps://journal.universitaspahlawan.ac.id/index.php/jpdk/article/view/4669%0Ahttps://journal.universitaspahlawan.ac.id/index.php/jpdk/article/view/4669/3181</w:t>
      </w: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D44843" w:rsidSect="00032550">
          <w:headerReference w:type="even" r:id="rId7"/>
          <w:headerReference w:type="default" r:id="rId8"/>
          <w:footerReference w:type="default" r:id="rId9"/>
          <w:headerReference w:type="first" r:id="rId10"/>
          <w:pgSz w:w="11906" w:h="16838" w:code="9"/>
          <w:pgMar w:top="2268" w:right="1701" w:bottom="1701" w:left="2268" w:header="720" w:footer="720" w:gutter="0"/>
          <w:cols w:space="708"/>
          <w:docGrid w:linePitch="299"/>
        </w:sectPr>
      </w:pPr>
    </w:p>
    <w:p w:rsidR="00D44843" w:rsidRPr="001A2B55" w:rsidRDefault="00D44843" w:rsidP="00D44843">
      <w:pPr>
        <w:pStyle w:val="Heading1"/>
        <w:jc w:val="right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" w:name="_Toc199871788"/>
      <w:r w:rsidRPr="001A2B55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LAMPIRAN 1</w:t>
      </w:r>
      <w:bookmarkEnd w:id="4"/>
    </w:p>
    <w:p w:rsidR="00D44843" w:rsidRDefault="00D44843" w:rsidP="00D44843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</w:t>
      </w: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 1 : Daftar Sampel Perusahaa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51"/>
        <w:gridCol w:w="3118"/>
        <w:gridCol w:w="4384"/>
      </w:tblGrid>
      <w:tr w:rsidR="00D44843" w:rsidTr="001720D5">
        <w:trPr>
          <w:trHeight w:val="457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02B88">
              <w:rPr>
                <w:rFonts w:ascii="Times New Roman" w:hAnsi="Times New Roman" w:cs="Times New Roman"/>
                <w:b/>
                <w:bCs/>
              </w:rPr>
              <w:t>No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02B88">
              <w:rPr>
                <w:rFonts w:ascii="Times New Roman" w:hAnsi="Times New Roman" w:cs="Times New Roman"/>
                <w:b/>
                <w:bCs/>
              </w:rPr>
              <w:t>Kode Perusahaan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02B88">
              <w:rPr>
                <w:rFonts w:ascii="Times New Roman" w:hAnsi="Times New Roman" w:cs="Times New Roman"/>
                <w:b/>
                <w:bCs/>
              </w:rPr>
              <w:t>Nama Perusahaan</w:t>
            </w:r>
          </w:p>
        </w:tc>
      </w:tr>
      <w:tr w:rsidR="00D44843" w:rsidTr="001720D5">
        <w:trPr>
          <w:trHeight w:val="407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AKPI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Argha Karya Prima Industry Tbk</w:t>
            </w:r>
          </w:p>
        </w:tc>
      </w:tr>
      <w:tr w:rsidR="00D44843" w:rsidTr="001720D5">
        <w:trPr>
          <w:trHeight w:val="427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APLI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Asiaplast Industries Tbk</w:t>
            </w:r>
          </w:p>
        </w:tc>
      </w:tr>
      <w:tr w:rsidR="00D44843" w:rsidTr="001720D5">
        <w:trPr>
          <w:trHeight w:val="405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BRNA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Berlina Tbk</w:t>
            </w:r>
          </w:p>
        </w:tc>
      </w:tr>
      <w:tr w:rsidR="00D44843" w:rsidTr="001720D5">
        <w:trPr>
          <w:trHeight w:val="425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ESIP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Sinergi Inti Plastindo Tbk</w:t>
            </w:r>
          </w:p>
        </w:tc>
      </w:tr>
      <w:tr w:rsidR="00D44843" w:rsidTr="001720D5">
        <w:trPr>
          <w:trHeight w:val="416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FPNI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Lotte Chemical Titan Tbk</w:t>
            </w:r>
          </w:p>
        </w:tc>
      </w:tr>
      <w:tr w:rsidR="00D44843" w:rsidTr="001720D5">
        <w:trPr>
          <w:trHeight w:val="416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IGAR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Champion Pacific Indonesia Tbk</w:t>
            </w:r>
          </w:p>
        </w:tc>
      </w:tr>
      <w:tr w:rsidR="00D44843" w:rsidTr="001720D5">
        <w:trPr>
          <w:trHeight w:val="416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IMPC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Impack Pratama Industri Tbk</w:t>
            </w:r>
          </w:p>
        </w:tc>
      </w:tr>
      <w:tr w:rsidR="00D44843" w:rsidTr="001720D5">
        <w:trPr>
          <w:trHeight w:val="416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IPOL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Indopoly Swakarsa Industry Tbk</w:t>
            </w:r>
          </w:p>
        </w:tc>
      </w:tr>
      <w:tr w:rsidR="00D44843" w:rsidTr="001720D5">
        <w:trPr>
          <w:trHeight w:val="416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BID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Panca Budi Idaman Tbk</w:t>
            </w:r>
          </w:p>
        </w:tc>
      </w:tr>
      <w:tr w:rsidR="00D44843" w:rsidTr="001720D5">
        <w:trPr>
          <w:trHeight w:val="416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SMKL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Satyamitra Kemas Lestari Tbk</w:t>
            </w:r>
          </w:p>
        </w:tc>
      </w:tr>
      <w:tr w:rsidR="00D44843" w:rsidTr="001720D5">
        <w:trPr>
          <w:trHeight w:val="416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TALF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Tunas Alfin Tbk</w:t>
            </w:r>
          </w:p>
        </w:tc>
      </w:tr>
      <w:tr w:rsidR="00D44843" w:rsidTr="001720D5">
        <w:trPr>
          <w:trHeight w:val="416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TRST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Trias Sentosa Tbk</w:t>
            </w:r>
          </w:p>
        </w:tc>
      </w:tr>
      <w:tr w:rsidR="00D44843" w:rsidTr="001720D5">
        <w:trPr>
          <w:trHeight w:val="416"/>
        </w:trPr>
        <w:tc>
          <w:tcPr>
            <w:tcW w:w="704" w:type="dxa"/>
            <w:vAlign w:val="center"/>
          </w:tcPr>
          <w:p w:rsidR="00D44843" w:rsidRPr="00102B88" w:rsidRDefault="00D44843" w:rsidP="001720D5">
            <w:pPr>
              <w:jc w:val="center"/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68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YPAS</w:t>
            </w:r>
          </w:p>
        </w:tc>
        <w:tc>
          <w:tcPr>
            <w:tcW w:w="5336" w:type="dxa"/>
            <w:vAlign w:val="center"/>
          </w:tcPr>
          <w:p w:rsidR="00D44843" w:rsidRPr="00102B88" w:rsidRDefault="00D44843" w:rsidP="001720D5">
            <w:pPr>
              <w:rPr>
                <w:rFonts w:ascii="Times New Roman" w:hAnsi="Times New Roman" w:cs="Times New Roman"/>
              </w:rPr>
            </w:pPr>
            <w:r w:rsidRPr="00102B88">
              <w:rPr>
                <w:rFonts w:ascii="Times New Roman" w:hAnsi="Times New Roman" w:cs="Times New Roman"/>
              </w:rPr>
              <w:t>PT. Yanaprima Hastapersada Tbk</w:t>
            </w:r>
          </w:p>
        </w:tc>
      </w:tr>
    </w:tbl>
    <w:p w:rsidR="00D44843" w:rsidRDefault="00D44843" w:rsidP="00D4484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    </w:t>
      </w:r>
      <w:r>
        <w:rPr>
          <w:rFonts w:ascii="Times New Roman" w:hAnsi="Times New Roman" w:cs="Times New Roman"/>
          <w:sz w:val="24"/>
          <w:szCs w:val="24"/>
        </w:rPr>
        <w:t>Sumber : Data sekunder yang diolah oleh penulis tahun 2025</w:t>
      </w: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D464DE" w:rsidRDefault="00D44843" w:rsidP="00D44843">
      <w:pPr>
        <w:pStyle w:val="Heading1"/>
        <w:jc w:val="right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5" w:name="_Toc199871789"/>
      <w:r w:rsidRPr="00D464DE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LAMPIRAN 2</w:t>
      </w:r>
      <w:bookmarkEnd w:id="5"/>
    </w:p>
    <w:p w:rsidR="00D44843" w:rsidRPr="002D6F23" w:rsidRDefault="00D44843" w:rsidP="00D44843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>Statistik Deskriptif</w:t>
      </w: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nalisis Statistik Deskriptif</w:t>
      </w: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  <w:r w:rsidRPr="00121FFB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1A68C3ED" wp14:editId="4031159E">
            <wp:extent cx="4115618" cy="2630805"/>
            <wp:effectExtent l="0" t="0" r="0" b="0"/>
            <wp:docPr id="146557191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2560" cy="26352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2D6F23" w:rsidRDefault="00D44843" w:rsidP="00D44843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>Uji Asumsi Klasik</w:t>
      </w: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spacing w:line="360" w:lineRule="auto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Uji Normalitas</w:t>
      </w: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  <w:r w:rsidRPr="00575E57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016857E0" wp14:editId="1AFFCF25">
            <wp:extent cx="4083050" cy="2560077"/>
            <wp:effectExtent l="0" t="0" r="0" b="0"/>
            <wp:docPr id="2129649290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9039" cy="2588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1B2756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Uji Multikolinearitas</w:t>
      </w: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843"/>
        <w:rPr>
          <w:rFonts w:ascii="Times New Roman" w:hAnsi="Times New Roman" w:cs="Times New Roman"/>
          <w:b/>
          <w:bCs/>
          <w:noProof/>
        </w:rPr>
      </w:pPr>
      <w:r>
        <w:rPr>
          <w:rFonts w:ascii="Times New Roman" w:hAnsi="Times New Roman" w:cs="Times New Roman"/>
          <w:b/>
          <w:bCs/>
          <w:noProof/>
        </w:rPr>
        <w:t xml:space="preserve">    </w:t>
      </w:r>
      <w:r w:rsidRPr="00931674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615AE0E4" wp14:editId="767265DD">
            <wp:extent cx="3037398" cy="1073150"/>
            <wp:effectExtent l="0" t="0" r="0" b="0"/>
            <wp:docPr id="1918588875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8118" cy="1098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2552"/>
        <w:rPr>
          <w:rFonts w:ascii="Times New Roman" w:hAnsi="Times New Roman" w:cs="Times New Roman"/>
          <w:b/>
          <w:bCs/>
          <w:noProof/>
        </w:rPr>
      </w:pPr>
    </w:p>
    <w:p w:rsidR="00D44843" w:rsidRDefault="00D44843" w:rsidP="00D44843">
      <w:pPr>
        <w:pStyle w:val="ListParagraph"/>
        <w:ind w:left="2552"/>
        <w:rPr>
          <w:rFonts w:ascii="Times New Roman" w:hAnsi="Times New Roman" w:cs="Times New Roman"/>
          <w:b/>
          <w:bCs/>
          <w:noProof/>
        </w:rPr>
      </w:pPr>
    </w:p>
    <w:p w:rsidR="00D44843" w:rsidRDefault="00D44843" w:rsidP="00D44843">
      <w:pPr>
        <w:pStyle w:val="ListParagraph"/>
        <w:ind w:left="2552"/>
        <w:rPr>
          <w:rFonts w:ascii="Times New Roman" w:hAnsi="Times New Roman" w:cs="Times New Roman"/>
          <w:b/>
          <w:bCs/>
          <w:noProof/>
        </w:rPr>
      </w:pPr>
    </w:p>
    <w:p w:rsidR="00D44843" w:rsidRPr="002D6F23" w:rsidRDefault="00D44843" w:rsidP="00D44843">
      <w:pPr>
        <w:pStyle w:val="ListParagraph"/>
        <w:ind w:left="993"/>
        <w:jc w:val="center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noProof/>
          <w:sz w:val="24"/>
          <w:szCs w:val="24"/>
        </w:rPr>
        <w:t>Uji Heteroskedastisitas</w:t>
      </w:r>
    </w:p>
    <w:p w:rsidR="00D44843" w:rsidRDefault="00D44843" w:rsidP="00D44843">
      <w:pPr>
        <w:pStyle w:val="ListParagraph"/>
        <w:ind w:left="2552"/>
        <w:jc w:val="center"/>
        <w:rPr>
          <w:rFonts w:ascii="Times New Roman" w:hAnsi="Times New Roman" w:cs="Times New Roman"/>
          <w:b/>
          <w:bCs/>
          <w:noProof/>
        </w:rPr>
      </w:pP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  <w:r w:rsidRPr="00670B3B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58AA8917" wp14:editId="215A18FD">
            <wp:extent cx="4380865" cy="1562100"/>
            <wp:effectExtent l="0" t="0" r="635" b="0"/>
            <wp:docPr id="615330776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2830" cy="15806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284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Uji Autokorelasi</w:t>
      </w:r>
    </w:p>
    <w:p w:rsidR="00D44843" w:rsidRDefault="00D44843" w:rsidP="00D44843">
      <w:pPr>
        <w:pStyle w:val="ListParagraph"/>
        <w:ind w:left="2552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  <w:r w:rsidRPr="000A529C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2DE5C691" wp14:editId="62FF6631">
            <wp:extent cx="4373880" cy="1860550"/>
            <wp:effectExtent l="0" t="0" r="7620" b="6350"/>
            <wp:docPr id="2009365407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0482" cy="1867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276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2552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2D6F23" w:rsidRDefault="00D44843" w:rsidP="00D44843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lastRenderedPageBreak/>
        <w:t>Regresi Linear Berganda Data Panel</w:t>
      </w:r>
    </w:p>
    <w:p w:rsidR="00D44843" w:rsidRPr="002D6F2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 xml:space="preserve">Uji Regresi Data Panel </w:t>
      </w:r>
      <w:r w:rsidRPr="002D6F23">
        <w:rPr>
          <w:rFonts w:ascii="Times New Roman" w:hAnsi="Times New Roman" w:cs="Times New Roman"/>
          <w:b/>
          <w:bCs/>
          <w:i/>
          <w:iCs/>
          <w:sz w:val="24"/>
          <w:szCs w:val="24"/>
        </w:rPr>
        <w:t>Common Effect Model</w:t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</w:rPr>
      </w:pPr>
    </w:p>
    <w:p w:rsidR="00D44843" w:rsidRDefault="00D44843" w:rsidP="00D44843">
      <w:pPr>
        <w:pStyle w:val="ListParagraph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B3944">
        <w:rPr>
          <w:rFonts w:ascii="Times New Roman" w:hAnsi="Times New Roman" w:cs="Times New Roman"/>
          <w:b/>
          <w:bCs/>
          <w:i/>
          <w:iCs/>
          <w:noProof/>
          <w:lang w:val="en-US"/>
        </w:rPr>
        <w:drawing>
          <wp:inline distT="0" distB="0" distL="0" distR="0" wp14:anchorId="233C0731" wp14:editId="50ECB78B">
            <wp:extent cx="4994109" cy="2742959"/>
            <wp:effectExtent l="0" t="0" r="0" b="635"/>
            <wp:docPr id="1504429793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3856" cy="27592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2D6F2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 xml:space="preserve">Uji Regresi Data Panel </w:t>
      </w:r>
      <w:r w:rsidRPr="002D6F23">
        <w:rPr>
          <w:rFonts w:ascii="Times New Roman" w:hAnsi="Times New Roman" w:cs="Times New Roman"/>
          <w:b/>
          <w:bCs/>
          <w:i/>
          <w:iCs/>
          <w:sz w:val="24"/>
          <w:szCs w:val="24"/>
        </w:rPr>
        <w:t>Fixed Effect Model</w:t>
      </w:r>
    </w:p>
    <w:p w:rsidR="00D44843" w:rsidRPr="002D6F2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D44843" w:rsidRDefault="00D44843" w:rsidP="00D44843">
      <w:pPr>
        <w:pStyle w:val="ListParagraph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93959">
        <w:rPr>
          <w:rFonts w:ascii="Times New Roman" w:hAnsi="Times New Roman" w:cs="Times New Roman"/>
          <w:b/>
          <w:bCs/>
          <w:i/>
          <w:iCs/>
          <w:noProof/>
          <w:lang w:val="en-US"/>
        </w:rPr>
        <w:drawing>
          <wp:inline distT="0" distB="0" distL="0" distR="0" wp14:anchorId="435D4332" wp14:editId="6BE7A9E8">
            <wp:extent cx="4811864" cy="3625850"/>
            <wp:effectExtent l="0" t="0" r="8255" b="0"/>
            <wp:docPr id="1019154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4555" cy="36278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Pr="002D6F2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2D6F2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Uji Regresi Data Panel </w:t>
      </w:r>
      <w:r w:rsidRPr="002D6F23">
        <w:rPr>
          <w:rFonts w:ascii="Times New Roman" w:hAnsi="Times New Roman" w:cs="Times New Roman"/>
          <w:b/>
          <w:bCs/>
          <w:i/>
          <w:iCs/>
          <w:sz w:val="24"/>
          <w:szCs w:val="24"/>
        </w:rPr>
        <w:t>Random Effect Model</w:t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</w:rPr>
      </w:pPr>
    </w:p>
    <w:p w:rsidR="00D44843" w:rsidRDefault="00D44843" w:rsidP="00D44843">
      <w:pPr>
        <w:pStyle w:val="ListParagraph"/>
        <w:ind w:left="1080" w:hanging="654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03202">
        <w:rPr>
          <w:rFonts w:ascii="Times New Roman" w:hAnsi="Times New Roman" w:cs="Times New Roman"/>
          <w:b/>
          <w:bCs/>
          <w:i/>
          <w:iCs/>
          <w:noProof/>
          <w:lang w:val="en-US"/>
        </w:rPr>
        <w:drawing>
          <wp:inline distT="0" distB="0" distL="0" distR="0" wp14:anchorId="667A8FB2" wp14:editId="06E79396">
            <wp:extent cx="4675721" cy="3299792"/>
            <wp:effectExtent l="0" t="0" r="0" b="0"/>
            <wp:docPr id="1139115050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7448" cy="33080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2D6F23" w:rsidRDefault="00D44843" w:rsidP="00D44843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>Pemilihan Model Regresi Linear Berganda Data Panel</w:t>
      </w:r>
    </w:p>
    <w:p w:rsidR="00D44843" w:rsidRPr="002D6F2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r w:rsidRPr="002D6F23">
        <w:rPr>
          <w:rFonts w:ascii="Times New Roman" w:hAnsi="Times New Roman" w:cs="Times New Roman"/>
          <w:b/>
          <w:bCs/>
          <w:i/>
          <w:iCs/>
          <w:sz w:val="24"/>
          <w:szCs w:val="24"/>
        </w:rPr>
        <w:t>Chow</w:t>
      </w:r>
    </w:p>
    <w:p w:rsidR="00D44843" w:rsidRPr="002D6F2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D44843" w:rsidRDefault="00D44843" w:rsidP="00D44843">
      <w:pPr>
        <w:pStyle w:val="ListParagraph"/>
        <w:ind w:left="1080" w:hanging="654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1310C7AB" wp14:editId="05C8A9EA">
            <wp:extent cx="4559935" cy="1249680"/>
            <wp:effectExtent l="0" t="0" r="0" b="7620"/>
            <wp:docPr id="6927537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9935" cy="12496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2D6F2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r w:rsidRPr="002D6F23">
        <w:rPr>
          <w:rFonts w:ascii="Times New Roman" w:hAnsi="Times New Roman" w:cs="Times New Roman"/>
          <w:b/>
          <w:bCs/>
          <w:i/>
          <w:iCs/>
          <w:sz w:val="24"/>
          <w:szCs w:val="24"/>
        </w:rPr>
        <w:t>Hausman</w:t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i/>
          <w:iCs/>
        </w:rPr>
      </w:pPr>
    </w:p>
    <w:p w:rsidR="00D44843" w:rsidRDefault="00D44843" w:rsidP="00D44843">
      <w:pPr>
        <w:pStyle w:val="ListParagraph"/>
        <w:ind w:left="1080" w:hanging="513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47FF8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65DE9B85" wp14:editId="28012C96">
            <wp:extent cx="4749800" cy="1422928"/>
            <wp:effectExtent l="0" t="0" r="0" b="6350"/>
            <wp:docPr id="343756539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9058" cy="14286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2D6F23" w:rsidRDefault="00D44843" w:rsidP="00D44843">
      <w:pPr>
        <w:pStyle w:val="ListParagraph"/>
        <w:spacing w:line="360" w:lineRule="auto"/>
        <w:ind w:left="1080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r w:rsidRPr="002D6F23">
        <w:rPr>
          <w:rFonts w:ascii="Times New Roman" w:hAnsi="Times New Roman" w:cs="Times New Roman"/>
          <w:b/>
          <w:bCs/>
          <w:i/>
          <w:iCs/>
          <w:sz w:val="24"/>
          <w:szCs w:val="24"/>
        </w:rPr>
        <w:t>Lagrange Multiplier</w:t>
      </w:r>
    </w:p>
    <w:p w:rsidR="00D44843" w:rsidRPr="00773088" w:rsidRDefault="00D44843" w:rsidP="00D44843">
      <w:pPr>
        <w:pStyle w:val="ListParagraph"/>
        <w:ind w:left="1080" w:hanging="654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95BC7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5A39E9E3" wp14:editId="7ACE8446">
            <wp:extent cx="4674870" cy="3061252"/>
            <wp:effectExtent l="0" t="0" r="0" b="6350"/>
            <wp:docPr id="86335996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021" cy="30737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4843" w:rsidRPr="002D6F23" w:rsidRDefault="00D44843" w:rsidP="00D44843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>Uji Hipotesis</w:t>
      </w:r>
    </w:p>
    <w:p w:rsidR="00D44843" w:rsidRPr="002D6F2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2D6F2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D6F23">
        <w:rPr>
          <w:rFonts w:ascii="Times New Roman" w:hAnsi="Times New Roman" w:cs="Times New Roman"/>
          <w:b/>
          <w:bCs/>
          <w:sz w:val="24"/>
          <w:szCs w:val="24"/>
        </w:rPr>
        <w:t>Uji Parsial Model (Uji t)</w:t>
      </w:r>
    </w:p>
    <w:p w:rsidR="00D44843" w:rsidRPr="002D6F2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03202">
        <w:rPr>
          <w:rFonts w:ascii="Times New Roman" w:hAnsi="Times New Roman" w:cs="Times New Roman"/>
          <w:b/>
          <w:bCs/>
          <w:i/>
          <w:iCs/>
          <w:noProof/>
          <w:lang w:val="en-US"/>
        </w:rPr>
        <w:drawing>
          <wp:inline distT="0" distB="0" distL="0" distR="0" wp14:anchorId="1AE1D43E" wp14:editId="64980FC9">
            <wp:extent cx="4080250" cy="1113155"/>
            <wp:effectExtent l="0" t="0" r="0" b="0"/>
            <wp:docPr id="36474054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408" b="56282"/>
                    <a:stretch/>
                  </pic:blipFill>
                  <pic:spPr bwMode="auto">
                    <a:xfrm>
                      <a:off x="0" y="0"/>
                      <a:ext cx="4142547" cy="11301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Uji Simultan (Uji F)</w:t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</w:rPr>
      </w:pPr>
    </w:p>
    <w:p w:rsidR="00D44843" w:rsidRDefault="00D44843" w:rsidP="00D44843">
      <w:pPr>
        <w:pStyle w:val="ListParagraph"/>
        <w:ind w:left="567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03202">
        <w:rPr>
          <w:rFonts w:ascii="Times New Roman" w:hAnsi="Times New Roman" w:cs="Times New Roman"/>
          <w:b/>
          <w:bCs/>
          <w:i/>
          <w:iCs/>
          <w:noProof/>
          <w:lang w:val="en-US"/>
        </w:rPr>
        <w:drawing>
          <wp:inline distT="0" distB="0" distL="0" distR="0" wp14:anchorId="050DE5CB" wp14:editId="013556D2">
            <wp:extent cx="4937125" cy="1758950"/>
            <wp:effectExtent l="0" t="0" r="0" b="0"/>
            <wp:docPr id="702525959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9208"/>
                    <a:stretch/>
                  </pic:blipFill>
                  <pic:spPr bwMode="auto">
                    <a:xfrm>
                      <a:off x="0" y="0"/>
                      <a:ext cx="4937125" cy="1758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Uji Koefisien Determinasi (R</w:t>
      </w:r>
      <w:r>
        <w:rPr>
          <w:rFonts w:ascii="Times New Roman" w:hAnsi="Times New Roman" w:cs="Times New Roman"/>
          <w:b/>
          <w:bCs/>
          <w:vertAlign w:val="superscript"/>
        </w:rPr>
        <w:t>2</w:t>
      </w:r>
      <w:r>
        <w:rPr>
          <w:rFonts w:ascii="Times New Roman" w:hAnsi="Times New Roman" w:cs="Times New Roman"/>
          <w:b/>
          <w:bCs/>
        </w:rPr>
        <w:t>)</w:t>
      </w:r>
    </w:p>
    <w:p w:rsidR="00D44843" w:rsidRDefault="00D44843" w:rsidP="00D44843">
      <w:pPr>
        <w:pStyle w:val="ListParagraph"/>
        <w:ind w:left="1080"/>
        <w:jc w:val="center"/>
        <w:rPr>
          <w:rFonts w:ascii="Times New Roman" w:hAnsi="Times New Roman" w:cs="Times New Roman"/>
          <w:b/>
          <w:bCs/>
        </w:rPr>
      </w:pPr>
    </w:p>
    <w:p w:rsidR="00D44843" w:rsidRPr="00DE42A6" w:rsidRDefault="00D44843" w:rsidP="00D44843">
      <w:pPr>
        <w:pStyle w:val="ListParagraph"/>
        <w:ind w:left="1080" w:hanging="513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03202">
        <w:rPr>
          <w:rFonts w:ascii="Times New Roman" w:hAnsi="Times New Roman" w:cs="Times New Roman"/>
          <w:b/>
          <w:bCs/>
          <w:i/>
          <w:iCs/>
          <w:noProof/>
          <w:lang w:val="en-US"/>
        </w:rPr>
        <w:drawing>
          <wp:inline distT="0" distB="0" distL="0" distR="0" wp14:anchorId="51E4044A" wp14:editId="33857163">
            <wp:extent cx="4485152" cy="1637665"/>
            <wp:effectExtent l="0" t="0" r="0" b="635"/>
            <wp:docPr id="1997438603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9208" b="14630"/>
                    <a:stretch/>
                  </pic:blipFill>
                  <pic:spPr bwMode="auto">
                    <a:xfrm>
                      <a:off x="0" y="0"/>
                      <a:ext cx="4498335" cy="16424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FD6FD8" w:rsidRDefault="00D44843" w:rsidP="00D44843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Pr="00D464DE" w:rsidRDefault="00D44843" w:rsidP="00D44843">
      <w:pPr>
        <w:pStyle w:val="Heading1"/>
        <w:jc w:val="right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6" w:name="_Toc199871790"/>
      <w:r w:rsidRPr="00D464DE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LAMPIRAN 3</w:t>
      </w:r>
      <w:bookmarkEnd w:id="6"/>
    </w:p>
    <w:p w:rsidR="00D44843" w:rsidRDefault="00D44843" w:rsidP="00D44843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ta Variabel Penelitian</w:t>
      </w:r>
    </w:p>
    <w:tbl>
      <w:tblPr>
        <w:tblpPr w:leftFromText="180" w:rightFromText="180" w:vertAnchor="page" w:horzAnchor="margin" w:tblpXSpec="center" w:tblpY="3231"/>
        <w:tblW w:w="10554" w:type="dxa"/>
        <w:tblLook w:val="04A0" w:firstRow="1" w:lastRow="0" w:firstColumn="1" w:lastColumn="0" w:noHBand="0" w:noVBand="1"/>
      </w:tblPr>
      <w:tblGrid>
        <w:gridCol w:w="541"/>
        <w:gridCol w:w="3646"/>
        <w:gridCol w:w="921"/>
        <w:gridCol w:w="1329"/>
        <w:gridCol w:w="1167"/>
        <w:gridCol w:w="1521"/>
        <w:gridCol w:w="1429"/>
      </w:tblGrid>
      <w:tr w:rsidR="00D44843" w:rsidRPr="00546125" w:rsidTr="001720D5">
        <w:trPr>
          <w:trHeight w:val="284"/>
        </w:trPr>
        <w:tc>
          <w:tcPr>
            <w:tcW w:w="5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No</w:t>
            </w:r>
          </w:p>
        </w:tc>
        <w:tc>
          <w:tcPr>
            <w:tcW w:w="36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Nama Perusahaan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Kode</w:t>
            </w:r>
          </w:p>
        </w:tc>
        <w:tc>
          <w:tcPr>
            <w:tcW w:w="13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Tahun Data</w:t>
            </w:r>
          </w:p>
        </w:tc>
        <w:tc>
          <w:tcPr>
            <w:tcW w:w="11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ROPER</w:t>
            </w:r>
          </w:p>
        </w:tc>
        <w:tc>
          <w:tcPr>
            <w:tcW w:w="15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CSR</w:t>
            </w:r>
          </w:p>
        </w:tc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ROA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Argha Karya Prima Industry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AKPI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51648352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44314671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Argha Karya Prima Industry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AKPI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417582418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58956821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Argha Karya Prima Industry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AKPI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450549451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08848811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Asiaplast Industries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APLI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6263736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53856564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Asiaplast Industries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APLI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6263736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99455648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6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Asiaplast Industries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APLI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73626374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10275205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7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Berlin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BRNA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5274725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956493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8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Berlin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BRNA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5274725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72944718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9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Berlin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BRNA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5274725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47091238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0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Sinergi Inti Plastindo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ESIP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5274725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07228824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1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Sinergi Inti Plastindo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ESIP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296703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09306753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2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Sinergi Inti Plastindo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ESIP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461538462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08721661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3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Lotte Chemical Titan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FPNI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483516484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52256013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4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Lotte Chemical Titan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FPNI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571428571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15065757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5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Lotte Chemical Titan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FPNI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637362637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02189741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6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Champion Pacific Indonesi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IGAR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450549451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128537129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7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Champion Pacific Indonesi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IGAR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527472527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118468975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8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Champion Pacific Indonesi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IGAR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571428571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62327227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9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Impack Pratama Industri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IMPC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571428571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72196088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Impack Pratama Industri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IMPC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637362637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9096325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1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Impack Pratama Industri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IMPC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692307692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1224737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2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Indopoly Swakarsa Industry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IPOL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59340659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358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3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Indopoly Swakarsa Industry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IPOL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637362637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134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4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Indopoly Swakarsa Industry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IPOL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549450549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028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5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Panca Budi Idaman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BID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84615385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147277736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6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Panca Budi Idaman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BID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43956044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116729869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7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Panca Budi Idaman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BID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461538462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117629437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8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Satyamitra Kemas Lestari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SMKL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30769231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55602107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9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Satyamitra Kemas Lestari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SMKL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30769231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3807879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0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Satyamitra Kemas Lestari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SMKL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5274725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06265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1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Tunas Alfin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TALF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296703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14292094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2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Tunas Alfin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TALF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296703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24655628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3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Tunas Alfin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TALF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2967033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22176556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4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Trias Sentos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TRST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63736264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43418255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5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Trias Sentos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TRST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63736264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28805937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6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Trias Sentos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TRST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63736264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47927632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7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Yanaprima Hastapersad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YPAS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1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73626374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36739145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8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Yanaprima Hastapersad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YPAS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2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73626374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-0,004859475</w:t>
            </w:r>
          </w:p>
        </w:tc>
      </w:tr>
      <w:tr w:rsidR="00D44843" w:rsidRPr="00546125" w:rsidTr="001720D5">
        <w:trPr>
          <w:trHeight w:val="284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9</w:t>
            </w:r>
          </w:p>
        </w:tc>
        <w:tc>
          <w:tcPr>
            <w:tcW w:w="3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PT. Yanaprima Hastapersada Tbk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YPAS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23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373626374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29848004</w:t>
            </w:r>
          </w:p>
        </w:tc>
      </w:tr>
    </w:tbl>
    <w:p w:rsidR="00D44843" w:rsidRPr="00D464DE" w:rsidRDefault="00D44843" w:rsidP="00D44843">
      <w:pPr>
        <w:pStyle w:val="Heading1"/>
        <w:jc w:val="right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" w:name="_Toc199871791"/>
      <w:r w:rsidRPr="00D464DE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LAMPIRAN 4</w:t>
      </w:r>
      <w:bookmarkEnd w:id="7"/>
    </w:p>
    <w:p w:rsidR="00D44843" w:rsidRDefault="00D44843" w:rsidP="00D44843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T tabel</w:t>
      </w:r>
    </w:p>
    <w:tbl>
      <w:tblPr>
        <w:tblpPr w:leftFromText="180" w:rightFromText="180" w:vertAnchor="text" w:horzAnchor="margin" w:tblpXSpec="center" w:tblpY="312"/>
        <w:tblW w:w="8040" w:type="dxa"/>
        <w:tblLook w:val="04A0" w:firstRow="1" w:lastRow="0" w:firstColumn="1" w:lastColumn="0" w:noHBand="0" w:noVBand="1"/>
      </w:tblPr>
      <w:tblGrid>
        <w:gridCol w:w="835"/>
        <w:gridCol w:w="850"/>
        <w:gridCol w:w="850"/>
        <w:gridCol w:w="1027"/>
        <w:gridCol w:w="1027"/>
        <w:gridCol w:w="1027"/>
        <w:gridCol w:w="1205"/>
        <w:gridCol w:w="1219"/>
      </w:tblGrid>
      <w:tr w:rsidR="00D44843" w:rsidRPr="00546125" w:rsidTr="001720D5">
        <w:trPr>
          <w:trHeight w:val="228"/>
        </w:trPr>
        <w:tc>
          <w:tcPr>
            <w:tcW w:w="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d.f.</w:t>
            </w:r>
          </w:p>
        </w:tc>
        <w:tc>
          <w:tcPr>
            <w:tcW w:w="7205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TINGKAT SIGNIFIKANSI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dua sisi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%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0%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%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%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%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2%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1%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satu sisi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0%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%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%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%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5%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1%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0,05%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07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6,31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2,70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1,82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63,657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18,309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636,619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88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92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30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6,96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9,925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2,327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1,599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35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18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54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,841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0,21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2,924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53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13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7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74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604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7,17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8,610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47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1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7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6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032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,89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6,869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4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94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4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14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707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,208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,959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4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89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36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99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499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78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,408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9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86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30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89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55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501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5,041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8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83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26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82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250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297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781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7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81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22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6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169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144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587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9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20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1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106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02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437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5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8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179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68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055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930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318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7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16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65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012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852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221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4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6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14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62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977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787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140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5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13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60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947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73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073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3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4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12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8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921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8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,015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3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4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11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6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898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4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965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3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10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5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878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10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922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2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29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9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39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861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79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883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2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2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8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2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845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52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850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2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2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8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1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831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27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819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1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7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0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819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0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792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1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69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50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807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48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768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1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6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9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97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467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745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0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6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8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87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450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725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0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5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79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79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43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707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0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5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7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71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421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90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70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4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6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63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408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74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99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4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6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56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9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59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9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4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5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50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8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46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9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4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5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44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7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33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9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3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49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38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6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22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9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3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4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33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5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11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9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3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4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28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48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601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9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3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3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24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40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91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8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2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3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19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3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82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8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2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3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15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2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74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8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2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29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12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19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66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8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2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2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08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13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58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8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2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2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04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07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51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83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2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2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701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301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44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8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1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1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698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296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38</w:t>
            </w:r>
          </w:p>
        </w:tc>
      </w:tr>
      <w:tr w:rsidR="00D44843" w:rsidRPr="00546125" w:rsidTr="001720D5">
        <w:trPr>
          <w:trHeight w:val="228"/>
        </w:trPr>
        <w:tc>
          <w:tcPr>
            <w:tcW w:w="8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4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30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1,68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01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416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2,695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291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lang w:eastAsia="en-ID"/>
                <w14:ligatures w14:val="none"/>
              </w:rPr>
              <w:t>3,532</w:t>
            </w:r>
          </w:p>
        </w:tc>
      </w:tr>
    </w:tbl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F tabel</w:t>
      </w:r>
    </w:p>
    <w:p w:rsidR="00D44843" w:rsidRDefault="00D44843" w:rsidP="00D44843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(Signifikan Level 0,05)</w:t>
      </w:r>
    </w:p>
    <w:tbl>
      <w:tblPr>
        <w:tblW w:w="8026" w:type="dxa"/>
        <w:tblLook w:val="04A0" w:firstRow="1" w:lastRow="0" w:firstColumn="1" w:lastColumn="0" w:noHBand="0" w:noVBand="1"/>
      </w:tblPr>
      <w:tblGrid>
        <w:gridCol w:w="630"/>
        <w:gridCol w:w="931"/>
        <w:gridCol w:w="931"/>
        <w:gridCol w:w="931"/>
        <w:gridCol w:w="931"/>
        <w:gridCol w:w="931"/>
        <w:gridCol w:w="931"/>
        <w:gridCol w:w="931"/>
        <w:gridCol w:w="931"/>
      </w:tblGrid>
      <w:tr w:rsidR="00D44843" w:rsidRPr="00546125" w:rsidTr="001720D5">
        <w:trPr>
          <w:trHeight w:val="229"/>
        </w:trPr>
        <w:tc>
          <w:tcPr>
            <w:tcW w:w="6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Df 2</w:t>
            </w:r>
          </w:p>
        </w:tc>
        <w:tc>
          <w:tcPr>
            <w:tcW w:w="7396" w:type="dxa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 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44843" w:rsidRPr="00546125" w:rsidRDefault="00D44843" w:rsidP="001720D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8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61,44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99,50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15,70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24,58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30,16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33,98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36,76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38,883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8,51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9,00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9,16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9,24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9,29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9,33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9,35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9,371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0,12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9,55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9,27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9,11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9,01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8,94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8,88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8,845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7,70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6,94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6,59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6,38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6,25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6,16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6,09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6,041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6,60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,78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,40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,19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,05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95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87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818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,98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,14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75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53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38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28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20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47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,59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73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34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2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97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86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78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726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,31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45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06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83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68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58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50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38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5,11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25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86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63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8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7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9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30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96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0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70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7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2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1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13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72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84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98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58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5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0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9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1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48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74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88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9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5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10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9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1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49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66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80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1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17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2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1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3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67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60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73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4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11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5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4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6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99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54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68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8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5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0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9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0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41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49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63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3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0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5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4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5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91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45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59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19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6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1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9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1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48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41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55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16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2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7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6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7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10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1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38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52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12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9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4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2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4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77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35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9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9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6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1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9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1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47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32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6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7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4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8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7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8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20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30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4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4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1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6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4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6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97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27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2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2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9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4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2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4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75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26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40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00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7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2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0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2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55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24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8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9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5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0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9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0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37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22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6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7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4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8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7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8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21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21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5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6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2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7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5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7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05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9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4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4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1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5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4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5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91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8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2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3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70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4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3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4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78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7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1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2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9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3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2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3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66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6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30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1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7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2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0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2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55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4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9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90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6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1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9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1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44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3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8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9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5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0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8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0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35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3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7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8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5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9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8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9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25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2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6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7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4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8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7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8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17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1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5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ID"/>
                <w14:ligatures w14:val="none"/>
              </w:rPr>
              <w:t>2,86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3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7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6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7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09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10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5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5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2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7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5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7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01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09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4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5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1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6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4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6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194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09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3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4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1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5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4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5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187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lastRenderedPageBreak/>
              <w:t>4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085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3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3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0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4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3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4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180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07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26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3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60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4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3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4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174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07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20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2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9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3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2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3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168</w:t>
            </w:r>
          </w:p>
        </w:tc>
      </w:tr>
      <w:tr w:rsidR="00D44843" w:rsidRPr="00546125" w:rsidTr="001720D5">
        <w:trPr>
          <w:trHeight w:val="229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3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4,067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3,214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82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589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43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318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232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4843" w:rsidRPr="00546125" w:rsidRDefault="00D44843" w:rsidP="001720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</w:pPr>
            <w:r w:rsidRPr="00546125">
              <w:rPr>
                <w:rFonts w:ascii="Times New Roman" w:eastAsia="Times New Roman" w:hAnsi="Times New Roman" w:cs="Times New Roman"/>
                <w:color w:val="000000"/>
                <w:kern w:val="0"/>
                <w:lang w:eastAsia="en-ID"/>
                <w14:ligatures w14:val="none"/>
              </w:rPr>
              <w:t>2,163</w:t>
            </w:r>
          </w:p>
        </w:tc>
      </w:tr>
    </w:tbl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330AB279" wp14:editId="3C6D91F1">
            <wp:extent cx="5039995" cy="7207885"/>
            <wp:effectExtent l="0" t="0" r="825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9-30 at 07.54.02 (2).jpe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07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5284970D" wp14:editId="43A3B905">
            <wp:extent cx="5039995" cy="7381240"/>
            <wp:effectExtent l="0" t="0" r="825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9-30 at 07.54.02 (3).jpe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81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7AFDD2D9" wp14:editId="768ECD75">
            <wp:extent cx="5039995" cy="7322820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9-30 at 07.54.02 (1).jpe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22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606E6E2B" wp14:editId="078553BF">
            <wp:extent cx="5039995" cy="7398385"/>
            <wp:effectExtent l="0" t="0" r="825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9-30 at 07.54.03 (1).jpe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98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20EA7DFC" wp14:editId="5EEFFDD8">
            <wp:extent cx="5039995" cy="7406640"/>
            <wp:effectExtent l="0" t="0" r="8255" b="381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9-30 at 07.54.02.jpe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06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37EA2461" wp14:editId="2C828012">
            <wp:extent cx="5039995" cy="7160260"/>
            <wp:effectExtent l="0" t="0" r="8255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9-30 at 07.54.01 (1).jpe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60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2577FC6C" wp14:editId="071B7276">
            <wp:extent cx="5039995" cy="7838440"/>
            <wp:effectExtent l="0" t="0" r="825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9-30 at 07.54.00 (1).jpe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838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4302C753" wp14:editId="5CA5864E">
            <wp:extent cx="5039995" cy="7398385"/>
            <wp:effectExtent l="0" t="0" r="825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9-30 at 07.54.01 (2).jpe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98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44843" w:rsidRDefault="00D44843" w:rsidP="00D44843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001B13" w:rsidRPr="00D44843" w:rsidRDefault="00D44843" w:rsidP="00D448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4DBF85BC" wp14:editId="477A5C15">
            <wp:extent cx="4968240" cy="8171815"/>
            <wp:effectExtent l="0" t="0" r="3810" b="63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5-09-30 at 07.54.00.jpe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8240" cy="817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001B13" w:rsidRPr="00D44843" w:rsidSect="00032550">
      <w:pgSz w:w="11906" w:h="16838" w:code="9"/>
      <w:pgMar w:top="2268" w:right="1701" w:bottom="1701" w:left="2268" w:header="720" w:footer="720" w:gutter="0"/>
      <w:cols w:space="708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00000" w:rsidRDefault="00A934F1">
      <w:pPr>
        <w:spacing w:after="0" w:line="240" w:lineRule="auto"/>
      </w:pPr>
      <w:r>
        <w:separator/>
      </w:r>
    </w:p>
  </w:endnote>
  <w:endnote w:type="continuationSeparator" w:id="0">
    <w:p w:rsidR="00000000" w:rsidRDefault="00A934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511822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FB058C" w:rsidRPr="00010762" w:rsidRDefault="00D44843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01076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10762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1076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934F1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010762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FB058C" w:rsidRDefault="00A934F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00000" w:rsidRDefault="00A934F1">
      <w:pPr>
        <w:spacing w:after="0" w:line="240" w:lineRule="auto"/>
      </w:pPr>
      <w:r>
        <w:separator/>
      </w:r>
    </w:p>
  </w:footnote>
  <w:footnote w:type="continuationSeparator" w:id="0">
    <w:p w:rsidR="00000000" w:rsidRDefault="00A934F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C0E5D" w:rsidRDefault="00A934F1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521950" o:spid="_x0000_s2050" type="#_x0000_t75" style="position:absolute;margin-left:0;margin-top:0;width:396.65pt;height:391.35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B058C" w:rsidRDefault="00A934F1">
    <w:pPr>
      <w:pStyle w:val="Header"/>
      <w:jc w:val="right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521951" o:spid="_x0000_s2051" type="#_x0000_t75" style="position:absolute;left:0;text-align:left;margin-left:0;margin-top:0;width:396.65pt;height:391.35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FB058C" w:rsidRDefault="00A934F1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C0E5D" w:rsidRDefault="00A934F1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521949" o:spid="_x0000_s2049" type="#_x0000_t75" style="position:absolute;margin-left:0;margin-top:0;width:396.65pt;height:391.35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0671E13"/>
    <w:multiLevelType w:val="hybridMultilevel"/>
    <w:tmpl w:val="0B1EBA08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cumentProtection w:edit="forms" w:formatting="1" w:enforcement="1" w:cryptProviderType="rsaAES" w:cryptAlgorithmClass="hash" w:cryptAlgorithmType="typeAny" w:cryptAlgorithmSid="14" w:cryptSpinCount="100000" w:hash="daQ4pecPBN7cK9kROvTjdFcYXSYYpfwgQuhT/TDmvAptp13scqRGax9KIZz8UGoqqjhbTqIUyBNA5t2i7/fzRg==" w:salt="3h5GbNjLLepBTwbP36MUsg==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44843"/>
    <w:rsid w:val="00001B13"/>
    <w:rsid w:val="00A934F1"/>
    <w:rsid w:val="00D448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5:docId w15:val="{2B0860C3-77A3-4E8F-950E-70FB6A1C46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4843"/>
    <w:pPr>
      <w:spacing w:after="160" w:line="259" w:lineRule="auto"/>
    </w:pPr>
    <w:rPr>
      <w:kern w:val="2"/>
      <w:lang w:val="en-ID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D4484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484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4484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4484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4843"/>
    <w:pPr>
      <w:keepNext/>
      <w:keepLines/>
      <w:spacing w:before="80" w:after="40"/>
      <w:outlineLvl w:val="4"/>
    </w:pPr>
    <w:rPr>
      <w:rFonts w:eastAsiaTheme="majorEastAsia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484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484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484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484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44843"/>
    <w:rPr>
      <w:rFonts w:asciiTheme="majorHAnsi" w:eastAsiaTheme="majorEastAsia" w:hAnsiTheme="majorHAnsi" w:cstheme="majorBidi"/>
      <w:color w:val="365F91" w:themeColor="accent1" w:themeShade="BF"/>
      <w:kern w:val="2"/>
      <w:sz w:val="32"/>
      <w:szCs w:val="32"/>
      <w:lang w:val="en-ID"/>
      <w14:ligatures w14:val="standardContextual"/>
    </w:rPr>
  </w:style>
  <w:style w:type="character" w:customStyle="1" w:styleId="Heading2Char">
    <w:name w:val="Heading 2 Char"/>
    <w:basedOn w:val="DefaultParagraphFont"/>
    <w:link w:val="Heading2"/>
    <w:uiPriority w:val="9"/>
    <w:rsid w:val="00D44843"/>
    <w:rPr>
      <w:rFonts w:asciiTheme="majorHAnsi" w:eastAsiaTheme="majorEastAsia" w:hAnsiTheme="majorHAnsi" w:cstheme="majorBidi"/>
      <w:color w:val="365F91" w:themeColor="accent1" w:themeShade="BF"/>
      <w:kern w:val="2"/>
      <w:sz w:val="26"/>
      <w:szCs w:val="26"/>
      <w:lang w:val="en-ID"/>
      <w14:ligatures w14:val="standardContextual"/>
    </w:rPr>
  </w:style>
  <w:style w:type="character" w:customStyle="1" w:styleId="Heading3Char">
    <w:name w:val="Heading 3 Char"/>
    <w:basedOn w:val="DefaultParagraphFont"/>
    <w:link w:val="Heading3"/>
    <w:uiPriority w:val="9"/>
    <w:rsid w:val="00D44843"/>
    <w:rPr>
      <w:rFonts w:asciiTheme="majorHAnsi" w:eastAsiaTheme="majorEastAsia" w:hAnsiTheme="majorHAnsi" w:cstheme="majorBidi"/>
      <w:color w:val="243F60" w:themeColor="accent1" w:themeShade="7F"/>
      <w:kern w:val="2"/>
      <w:sz w:val="24"/>
      <w:szCs w:val="24"/>
      <w:lang w:val="en-ID"/>
      <w14:ligatures w14:val="standardContextual"/>
    </w:rPr>
  </w:style>
  <w:style w:type="character" w:customStyle="1" w:styleId="Heading4Char">
    <w:name w:val="Heading 4 Char"/>
    <w:basedOn w:val="DefaultParagraphFont"/>
    <w:link w:val="Heading4"/>
    <w:uiPriority w:val="9"/>
    <w:rsid w:val="00D44843"/>
    <w:rPr>
      <w:rFonts w:asciiTheme="majorHAnsi" w:eastAsiaTheme="majorEastAsia" w:hAnsiTheme="majorHAnsi" w:cstheme="majorBidi"/>
      <w:i/>
      <w:iCs/>
      <w:color w:val="365F91" w:themeColor="accent1" w:themeShade="BF"/>
      <w:kern w:val="2"/>
      <w:lang w:val="en-ID"/>
      <w14:ligatures w14:val="standardContextual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4843"/>
    <w:rPr>
      <w:rFonts w:eastAsiaTheme="majorEastAsia" w:cstheme="majorBidi"/>
      <w:color w:val="365F91" w:themeColor="accent1" w:themeShade="BF"/>
      <w:kern w:val="2"/>
      <w:lang w:val="en-ID"/>
      <w14:ligatures w14:val="standardContextual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4843"/>
    <w:rPr>
      <w:rFonts w:eastAsiaTheme="majorEastAsia" w:cstheme="majorBidi"/>
      <w:i/>
      <w:iCs/>
      <w:color w:val="595959" w:themeColor="text1" w:themeTint="A6"/>
      <w:kern w:val="2"/>
      <w:lang w:val="en-ID"/>
      <w14:ligatures w14:val="standardContextual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4843"/>
    <w:rPr>
      <w:rFonts w:eastAsiaTheme="majorEastAsia" w:cstheme="majorBidi"/>
      <w:color w:val="595959" w:themeColor="text1" w:themeTint="A6"/>
      <w:kern w:val="2"/>
      <w:lang w:val="en-ID"/>
      <w14:ligatures w14:val="standardContextual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4843"/>
    <w:rPr>
      <w:rFonts w:eastAsiaTheme="majorEastAsia" w:cstheme="majorBidi"/>
      <w:i/>
      <w:iCs/>
      <w:color w:val="272727" w:themeColor="text1" w:themeTint="D8"/>
      <w:kern w:val="2"/>
      <w:lang w:val="en-ID"/>
      <w14:ligatures w14:val="standardContextual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4843"/>
    <w:rPr>
      <w:rFonts w:eastAsiaTheme="majorEastAsia" w:cstheme="majorBidi"/>
      <w:color w:val="272727" w:themeColor="text1" w:themeTint="D8"/>
      <w:kern w:val="2"/>
      <w:lang w:val="en-ID"/>
      <w14:ligatures w14:val="standardContextual"/>
    </w:rPr>
  </w:style>
  <w:style w:type="paragraph" w:styleId="ListParagraph">
    <w:name w:val="List Paragraph"/>
    <w:aliases w:val="bab II A 1. a."/>
    <w:basedOn w:val="Normal"/>
    <w:link w:val="ListParagraphChar"/>
    <w:uiPriority w:val="34"/>
    <w:qFormat/>
    <w:rsid w:val="00D44843"/>
    <w:pPr>
      <w:ind w:left="720"/>
      <w:contextualSpacing/>
    </w:pPr>
  </w:style>
  <w:style w:type="table" w:styleId="TableGrid">
    <w:name w:val="Table Grid"/>
    <w:basedOn w:val="TableNormal"/>
    <w:uiPriority w:val="39"/>
    <w:rsid w:val="00D44843"/>
    <w:pPr>
      <w:spacing w:after="0" w:line="240" w:lineRule="auto"/>
    </w:pPr>
    <w:rPr>
      <w:kern w:val="2"/>
      <w:lang w:val="en-ID"/>
      <w14:ligatures w14:val="standardContextu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4-Accent31">
    <w:name w:val="Grid Table 4 - Accent 31"/>
    <w:basedOn w:val="TableNormal"/>
    <w:uiPriority w:val="49"/>
    <w:rsid w:val="00D44843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TableGridLight1">
    <w:name w:val="Table Grid Light1"/>
    <w:basedOn w:val="TableNormal"/>
    <w:uiPriority w:val="40"/>
    <w:rsid w:val="00D44843"/>
    <w:pPr>
      <w:spacing w:after="0" w:line="240" w:lineRule="auto"/>
    </w:pPr>
    <w:rPr>
      <w:kern w:val="2"/>
      <w:lang w:val="en-ID"/>
      <w14:ligatures w14:val="standardContextual"/>
    </w:r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21">
    <w:name w:val="Plain Table 21"/>
    <w:basedOn w:val="TableNormal"/>
    <w:uiPriority w:val="42"/>
    <w:rsid w:val="00D44843"/>
    <w:pPr>
      <w:spacing w:after="0" w:line="240" w:lineRule="auto"/>
    </w:pPr>
    <w:rPr>
      <w:kern w:val="2"/>
      <w:lang w:val="en-ID"/>
      <w14:ligatures w14:val="standardContextual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D448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4484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44843"/>
    <w:rPr>
      <w:kern w:val="2"/>
      <w:sz w:val="20"/>
      <w:szCs w:val="20"/>
      <w:lang w:val="en-ID"/>
      <w14:ligatures w14:val="standardContextua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48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4843"/>
    <w:rPr>
      <w:b/>
      <w:bCs/>
      <w:kern w:val="2"/>
      <w:sz w:val="20"/>
      <w:szCs w:val="20"/>
      <w:lang w:val="en-ID"/>
      <w14:ligatures w14:val="standardContextual"/>
    </w:rPr>
  </w:style>
  <w:style w:type="character" w:styleId="PlaceholderText">
    <w:name w:val="Placeholder Text"/>
    <w:basedOn w:val="DefaultParagraphFont"/>
    <w:uiPriority w:val="99"/>
    <w:semiHidden/>
    <w:rsid w:val="00D44843"/>
    <w:rPr>
      <w:color w:val="666666"/>
    </w:rPr>
  </w:style>
  <w:style w:type="character" w:styleId="Hyperlink">
    <w:name w:val="Hyperlink"/>
    <w:basedOn w:val="DefaultParagraphFont"/>
    <w:uiPriority w:val="99"/>
    <w:unhideWhenUsed/>
    <w:rsid w:val="00D44843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4484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44843"/>
    <w:rPr>
      <w:color w:val="800080" w:themeColor="followedHyperlink"/>
      <w:u w:val="single"/>
    </w:rPr>
  </w:style>
  <w:style w:type="character" w:customStyle="1" w:styleId="ListParagraphChar">
    <w:name w:val="List Paragraph Char"/>
    <w:aliases w:val="bab II A 1. a. Char"/>
    <w:link w:val="ListParagraph"/>
    <w:uiPriority w:val="34"/>
    <w:qFormat/>
    <w:locked/>
    <w:rsid w:val="00D44843"/>
    <w:rPr>
      <w:kern w:val="2"/>
      <w:lang w:val="en-ID"/>
      <w14:ligatures w14:val="standardContextual"/>
    </w:rPr>
  </w:style>
  <w:style w:type="paragraph" w:styleId="Header">
    <w:name w:val="header"/>
    <w:basedOn w:val="Normal"/>
    <w:link w:val="HeaderChar"/>
    <w:uiPriority w:val="99"/>
    <w:unhideWhenUsed/>
    <w:rsid w:val="00D4484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4843"/>
    <w:rPr>
      <w:kern w:val="2"/>
      <w:lang w:val="en-ID"/>
      <w14:ligatures w14:val="standardContextual"/>
    </w:rPr>
  </w:style>
  <w:style w:type="paragraph" w:styleId="Footer">
    <w:name w:val="footer"/>
    <w:basedOn w:val="Normal"/>
    <w:link w:val="FooterChar"/>
    <w:uiPriority w:val="99"/>
    <w:unhideWhenUsed/>
    <w:rsid w:val="00D4484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4843"/>
    <w:rPr>
      <w:kern w:val="2"/>
      <w:lang w:val="en-ID"/>
      <w14:ligatures w14:val="standardContextual"/>
    </w:rPr>
  </w:style>
  <w:style w:type="paragraph" w:styleId="TOCHeading">
    <w:name w:val="TOC Heading"/>
    <w:basedOn w:val="Heading1"/>
    <w:next w:val="Normal"/>
    <w:uiPriority w:val="39"/>
    <w:unhideWhenUsed/>
    <w:qFormat/>
    <w:rsid w:val="00D44843"/>
    <w:pPr>
      <w:outlineLvl w:val="9"/>
    </w:pPr>
    <w:rPr>
      <w:kern w:val="0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D44843"/>
    <w:pPr>
      <w:tabs>
        <w:tab w:val="right" w:leader="dot" w:pos="7927"/>
      </w:tabs>
      <w:spacing w:after="0" w:line="480" w:lineRule="auto"/>
      <w:ind w:left="284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D44843"/>
    <w:pPr>
      <w:tabs>
        <w:tab w:val="left" w:pos="1560"/>
        <w:tab w:val="right" w:leader="dot" w:pos="7927"/>
      </w:tabs>
      <w:spacing w:after="0" w:line="480" w:lineRule="auto"/>
      <w:ind w:left="1134" w:hanging="142"/>
    </w:pPr>
  </w:style>
  <w:style w:type="paragraph" w:styleId="TOC3">
    <w:name w:val="toc 3"/>
    <w:basedOn w:val="Normal"/>
    <w:next w:val="Normal"/>
    <w:autoRedefine/>
    <w:uiPriority w:val="39"/>
    <w:unhideWhenUsed/>
    <w:rsid w:val="00D44843"/>
    <w:pPr>
      <w:tabs>
        <w:tab w:val="right" w:leader="dot" w:pos="7927"/>
      </w:tabs>
      <w:spacing w:after="0" w:line="480" w:lineRule="auto"/>
      <w:ind w:left="2040" w:hanging="480"/>
    </w:pPr>
  </w:style>
  <w:style w:type="paragraph" w:styleId="Caption">
    <w:name w:val="caption"/>
    <w:basedOn w:val="Normal"/>
    <w:next w:val="Normal"/>
    <w:uiPriority w:val="35"/>
    <w:unhideWhenUsed/>
    <w:qFormat/>
    <w:rsid w:val="00D44843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D44843"/>
    <w:pPr>
      <w:spacing w:after="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D4484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44843"/>
    <w:rPr>
      <w:kern w:val="2"/>
      <w:sz w:val="20"/>
      <w:szCs w:val="20"/>
      <w:lang w:val="en-ID"/>
      <w14:ligatures w14:val="standardContextual"/>
    </w:rPr>
  </w:style>
  <w:style w:type="character" w:styleId="EndnoteReference">
    <w:name w:val="endnote reference"/>
    <w:basedOn w:val="DefaultParagraphFont"/>
    <w:uiPriority w:val="99"/>
    <w:semiHidden/>
    <w:unhideWhenUsed/>
    <w:rsid w:val="00D44843"/>
    <w:rPr>
      <w:vertAlign w:val="superscript"/>
    </w:rPr>
  </w:style>
  <w:style w:type="paragraph" w:styleId="BodyText">
    <w:name w:val="Body Text"/>
    <w:basedOn w:val="Normal"/>
    <w:link w:val="BodyTextChar"/>
    <w:uiPriority w:val="1"/>
    <w:qFormat/>
    <w:rsid w:val="00D4484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:sz w:val="23"/>
      <w:szCs w:val="23"/>
      <w:lang w:val="id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D44843"/>
    <w:rPr>
      <w:rFonts w:ascii="Times New Roman" w:eastAsia="Times New Roman" w:hAnsi="Times New Roman" w:cs="Times New Roman"/>
      <w:sz w:val="23"/>
      <w:szCs w:val="23"/>
      <w:lang w:val="id"/>
    </w:rPr>
  </w:style>
  <w:style w:type="paragraph" w:customStyle="1" w:styleId="TableParagraph">
    <w:name w:val="Table Paragraph"/>
    <w:basedOn w:val="Normal"/>
    <w:uiPriority w:val="1"/>
    <w:qFormat/>
    <w:rsid w:val="00D4484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:lang w:val="id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D4484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4843"/>
    <w:rPr>
      <w:rFonts w:asciiTheme="majorHAnsi" w:eastAsiaTheme="majorEastAsia" w:hAnsiTheme="majorHAnsi" w:cstheme="majorBidi"/>
      <w:spacing w:val="-10"/>
      <w:kern w:val="28"/>
      <w:sz w:val="56"/>
      <w:szCs w:val="56"/>
      <w:lang w:val="en-ID"/>
      <w14:ligatures w14:val="standardContextual"/>
    </w:rPr>
  </w:style>
  <w:style w:type="paragraph" w:styleId="Subtitle">
    <w:name w:val="Subtitle"/>
    <w:basedOn w:val="Normal"/>
    <w:next w:val="Normal"/>
    <w:link w:val="SubtitleChar"/>
    <w:uiPriority w:val="11"/>
    <w:qFormat/>
    <w:rsid w:val="00D4484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44843"/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en-ID"/>
      <w14:ligatures w14:val="standardContextual"/>
    </w:rPr>
  </w:style>
  <w:style w:type="paragraph" w:styleId="Quote">
    <w:name w:val="Quote"/>
    <w:basedOn w:val="Normal"/>
    <w:next w:val="Normal"/>
    <w:link w:val="QuoteChar"/>
    <w:uiPriority w:val="29"/>
    <w:qFormat/>
    <w:rsid w:val="00D4484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44843"/>
    <w:rPr>
      <w:i/>
      <w:iCs/>
      <w:color w:val="404040" w:themeColor="text1" w:themeTint="BF"/>
      <w:kern w:val="2"/>
      <w:lang w:val="en-ID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D44843"/>
    <w:rPr>
      <w:i/>
      <w:iCs/>
      <w:color w:val="365F9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44843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/>
      <w:ind w:left="864" w:right="864"/>
      <w:jc w:val="center"/>
    </w:pPr>
    <w:rPr>
      <w:i/>
      <w:iCs/>
      <w:color w:val="365F9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44843"/>
    <w:rPr>
      <w:i/>
      <w:iCs/>
      <w:color w:val="365F91" w:themeColor="accent1" w:themeShade="BF"/>
      <w:kern w:val="2"/>
      <w:lang w:val="en-ID"/>
      <w14:ligatures w14:val="standardContextual"/>
    </w:rPr>
  </w:style>
  <w:style w:type="character" w:styleId="IntenseReference">
    <w:name w:val="Intense Reference"/>
    <w:basedOn w:val="DefaultParagraphFont"/>
    <w:uiPriority w:val="32"/>
    <w:qFormat/>
    <w:rsid w:val="00D44843"/>
    <w:rPr>
      <w:b/>
      <w:bCs/>
      <w:smallCaps/>
      <w:color w:val="365F91" w:themeColor="accent1" w:themeShade="BF"/>
      <w:spacing w:val="5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484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4843"/>
    <w:rPr>
      <w:rFonts w:ascii="Tahoma" w:hAnsi="Tahoma" w:cs="Tahoma"/>
      <w:kern w:val="2"/>
      <w:sz w:val="16"/>
      <w:szCs w:val="16"/>
      <w:lang w:val="en-ID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4.emf"/><Relationship Id="rId18" Type="http://schemas.openxmlformats.org/officeDocument/2006/relationships/image" Target="media/image9.emf"/><Relationship Id="rId26" Type="http://schemas.openxmlformats.org/officeDocument/2006/relationships/image" Target="media/image17.jpeg"/><Relationship Id="rId3" Type="http://schemas.openxmlformats.org/officeDocument/2006/relationships/settings" Target="settings.xml"/><Relationship Id="rId21" Type="http://schemas.openxmlformats.org/officeDocument/2006/relationships/image" Target="media/image12.emf"/><Relationship Id="rId7" Type="http://schemas.openxmlformats.org/officeDocument/2006/relationships/header" Target="header1.xml"/><Relationship Id="rId12" Type="http://schemas.openxmlformats.org/officeDocument/2006/relationships/image" Target="media/image3.emf"/><Relationship Id="rId17" Type="http://schemas.openxmlformats.org/officeDocument/2006/relationships/image" Target="media/image8.emf"/><Relationship Id="rId25" Type="http://schemas.openxmlformats.org/officeDocument/2006/relationships/image" Target="media/image16.jpeg"/><Relationship Id="rId2" Type="http://schemas.openxmlformats.org/officeDocument/2006/relationships/styles" Target="styles.xml"/><Relationship Id="rId16" Type="http://schemas.openxmlformats.org/officeDocument/2006/relationships/image" Target="media/image7.emf"/><Relationship Id="rId20" Type="http://schemas.openxmlformats.org/officeDocument/2006/relationships/image" Target="media/image11.emf"/><Relationship Id="rId29" Type="http://schemas.openxmlformats.org/officeDocument/2006/relationships/image" Target="media/image20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emf"/><Relationship Id="rId24" Type="http://schemas.openxmlformats.org/officeDocument/2006/relationships/image" Target="media/image15.jpeg"/><Relationship Id="rId32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6.emf"/><Relationship Id="rId23" Type="http://schemas.openxmlformats.org/officeDocument/2006/relationships/image" Target="media/image14.jpeg"/><Relationship Id="rId28" Type="http://schemas.openxmlformats.org/officeDocument/2006/relationships/image" Target="media/image19.jpeg"/><Relationship Id="rId10" Type="http://schemas.openxmlformats.org/officeDocument/2006/relationships/header" Target="header3.xml"/><Relationship Id="rId19" Type="http://schemas.openxmlformats.org/officeDocument/2006/relationships/image" Target="media/image10.png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5.emf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image" Target="media/image21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2552</Words>
  <Characters>14549</Characters>
  <Application>Microsoft Office Word</Application>
  <DocSecurity>4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hp</cp:lastModifiedBy>
  <cp:revision>2</cp:revision>
  <dcterms:created xsi:type="dcterms:W3CDTF">2026-01-13T08:12:00Z</dcterms:created>
  <dcterms:modified xsi:type="dcterms:W3CDTF">2026-01-13T08:12:00Z</dcterms:modified>
</cp:coreProperties>
</file>